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1503F0A" w14:textId="77777777" w:rsidR="001530B5" w:rsidRDefault="001530B5" w:rsidP="001530B5">
      <w:pPr>
        <w:spacing w:line="360" w:lineRule="auto"/>
        <w:ind w:left="-284"/>
        <w:rPr>
          <w:lang w:val="en-US"/>
        </w:rPr>
      </w:pPr>
    </w:p>
    <w:tbl>
      <w:tblPr>
        <w:tblW w:w="10221" w:type="dxa"/>
        <w:tblInd w:w="-49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42"/>
        <w:gridCol w:w="3827"/>
        <w:gridCol w:w="1276"/>
        <w:gridCol w:w="992"/>
        <w:gridCol w:w="1984"/>
      </w:tblGrid>
      <w:tr w:rsidR="001530B5" w:rsidRPr="006A0148" w14:paraId="3A91F080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4E8F28C4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rimer</w:t>
            </w:r>
          </w:p>
        </w:tc>
        <w:tc>
          <w:tcPr>
            <w:tcW w:w="3827" w:type="dxa"/>
            <w:shd w:val="clear" w:color="auto" w:fill="auto"/>
            <w:noWrap/>
            <w:vAlign w:val="bottom"/>
            <w:hideMark/>
          </w:tcPr>
          <w:p w14:paraId="651BC1A4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Sequence (5' to 3'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4E093A1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Color code (Fig</w:t>
            </w:r>
            <w:r>
              <w:rPr>
                <w:color w:val="000000"/>
                <w:sz w:val="22"/>
                <w:szCs w:val="22"/>
                <w:lang w:val="fr-CA" w:bidi="ar-SA"/>
              </w:rPr>
              <w:t>.</w:t>
            </w: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1</w:t>
            </w:r>
            <w:r>
              <w:rPr>
                <w:color w:val="000000"/>
                <w:sz w:val="22"/>
                <w:szCs w:val="22"/>
                <w:lang w:val="fr-CA" w:bidi="ar-SA"/>
              </w:rPr>
              <w:t>(</w:t>
            </w:r>
            <w:r w:rsidRPr="006A0148">
              <w:rPr>
                <w:color w:val="000000"/>
                <w:sz w:val="22"/>
                <w:szCs w:val="22"/>
                <w:lang w:val="fr-CA" w:bidi="ar-SA"/>
              </w:rPr>
              <w:t>b</w:t>
            </w:r>
            <w:r>
              <w:rPr>
                <w:color w:val="000000"/>
                <w:sz w:val="22"/>
                <w:szCs w:val="22"/>
                <w:lang w:val="fr-CA" w:bidi="ar-SA"/>
              </w:rPr>
              <w:t>)</w:t>
            </w:r>
            <w:r w:rsidRPr="006A0148">
              <w:rPr>
                <w:color w:val="000000"/>
                <w:sz w:val="22"/>
                <w:szCs w:val="22"/>
                <w:lang w:val="fr-CA" w:bidi="ar-SA"/>
              </w:rPr>
              <w:t>)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68C8CA2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Belongs to pair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38FC1A83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Reference</w:t>
            </w:r>
          </w:p>
        </w:tc>
      </w:tr>
      <w:tr w:rsidR="001530B5" w:rsidRPr="006A0148" w14:paraId="030B23C3" w14:textId="77777777" w:rsidTr="007D4327">
        <w:trPr>
          <w:trHeight w:val="300"/>
        </w:trPr>
        <w:tc>
          <w:tcPr>
            <w:tcW w:w="10221" w:type="dxa"/>
            <w:gridSpan w:val="5"/>
            <w:shd w:val="clear" w:color="auto" w:fill="auto"/>
            <w:noWrap/>
            <w:vAlign w:val="bottom"/>
            <w:hideMark/>
          </w:tcPr>
          <w:p w14:paraId="0BC44155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Deletion in pAsa4c</w:t>
            </w:r>
          </w:p>
        </w:tc>
      </w:tr>
      <w:tr w:rsidR="001530B5" w:rsidRPr="006A0148" w14:paraId="7955B658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5D67A70F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20_21-F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6C80E5A2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GCCTACCGAAGACATAGCTAAAGC</w:t>
            </w:r>
          </w:p>
        </w:tc>
        <w:tc>
          <w:tcPr>
            <w:tcW w:w="1276" w:type="dxa"/>
            <w:shd w:val="clear" w:color="000000" w:fill="008000"/>
            <w:noWrap/>
            <w:vAlign w:val="bottom"/>
            <w:hideMark/>
          </w:tcPr>
          <w:p w14:paraId="27F65A02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0E7D6C5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, 3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49270774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5F47C477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68413990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20_21-R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294A4339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GTACCCAGATTATCCTTTGGCACC</w:t>
            </w:r>
          </w:p>
        </w:tc>
        <w:tc>
          <w:tcPr>
            <w:tcW w:w="1276" w:type="dxa"/>
            <w:shd w:val="clear" w:color="000000" w:fill="0080FF"/>
            <w:noWrap/>
            <w:vAlign w:val="bottom"/>
            <w:hideMark/>
          </w:tcPr>
          <w:p w14:paraId="2101A97E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7CFFAB3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60D17A25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756D6954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5F490011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3_4-F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0E94692A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CAGGAGGCATTTAATGTTCAGAC</w:t>
            </w:r>
          </w:p>
        </w:tc>
        <w:tc>
          <w:tcPr>
            <w:tcW w:w="1276" w:type="dxa"/>
            <w:shd w:val="clear" w:color="000000" w:fill="0080FF"/>
            <w:noWrap/>
            <w:vAlign w:val="bottom"/>
            <w:hideMark/>
          </w:tcPr>
          <w:p w14:paraId="6E9333B1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032F96D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2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5E978245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020DFB55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016EBAAC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3_4-R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0FFC1568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GCTGATGAAGGACTGAATCTGTC</w:t>
            </w:r>
          </w:p>
        </w:tc>
        <w:tc>
          <w:tcPr>
            <w:tcW w:w="1276" w:type="dxa"/>
            <w:shd w:val="clear" w:color="000000" w:fill="F79646"/>
            <w:noWrap/>
            <w:vAlign w:val="bottom"/>
            <w:hideMark/>
          </w:tcPr>
          <w:p w14:paraId="54CDDDBF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8C0B8BF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2, 3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147C5D24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6FD0C5C1" w14:textId="77777777" w:rsidTr="007D4327">
        <w:trPr>
          <w:trHeight w:val="300"/>
        </w:trPr>
        <w:tc>
          <w:tcPr>
            <w:tcW w:w="10221" w:type="dxa"/>
            <w:gridSpan w:val="5"/>
            <w:shd w:val="clear" w:color="auto" w:fill="auto"/>
            <w:noWrap/>
            <w:vAlign w:val="bottom"/>
            <w:hideMark/>
          </w:tcPr>
          <w:p w14:paraId="6D6FA9C4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Rainbow block comprising large conjugative block</w:t>
            </w:r>
          </w:p>
        </w:tc>
      </w:tr>
      <w:tr w:rsidR="001530B5" w:rsidRPr="006A0148" w14:paraId="218B4CD5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373F7021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165-F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17BD74F0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CTTATAAGACCATCCTGACGGC</w:t>
            </w:r>
          </w:p>
        </w:tc>
        <w:tc>
          <w:tcPr>
            <w:tcW w:w="1276" w:type="dxa"/>
            <w:shd w:val="clear" w:color="000000" w:fill="F79646"/>
            <w:noWrap/>
            <w:vAlign w:val="bottom"/>
            <w:hideMark/>
          </w:tcPr>
          <w:p w14:paraId="5A3BD196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3E43C63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4, 5, 6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25ED7417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62E40E51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780F3CE0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163-R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7B9F51BC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AGATCTTCACCTTGTTTATTGCCC</w:t>
            </w:r>
          </w:p>
        </w:tc>
        <w:tc>
          <w:tcPr>
            <w:tcW w:w="1276" w:type="dxa"/>
            <w:shd w:val="clear" w:color="000000" w:fill="00FF00"/>
            <w:noWrap/>
            <w:vAlign w:val="bottom"/>
            <w:hideMark/>
          </w:tcPr>
          <w:p w14:paraId="2A0F9CF3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404CF4D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4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37917937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3D3BEBD8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6206235F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traL-R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2087ED92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GCCCAATAGATCATGTGGAGTAGG</w:t>
            </w:r>
          </w:p>
        </w:tc>
        <w:tc>
          <w:tcPr>
            <w:tcW w:w="1276" w:type="dxa"/>
            <w:shd w:val="clear" w:color="000000" w:fill="FFFF00"/>
            <w:noWrap/>
            <w:vAlign w:val="bottom"/>
            <w:hideMark/>
          </w:tcPr>
          <w:p w14:paraId="19B1CFC2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57C1786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5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149F458D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37F27364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3ED38B18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G152-F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548BF873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GAGATATCTTTCCAGTCCACACC</w:t>
            </w:r>
          </w:p>
        </w:tc>
        <w:tc>
          <w:tcPr>
            <w:tcW w:w="1276" w:type="dxa"/>
            <w:shd w:val="clear" w:color="000000" w:fill="FF0000"/>
            <w:noWrap/>
            <w:vAlign w:val="bottom"/>
            <w:hideMark/>
          </w:tcPr>
          <w:p w14:paraId="18C740BA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2F0AD718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6, 7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4DEA7E0C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1FFC6842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6B41A5C8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J014-F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5081DD6B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GTGGATTGAGTGTGTGATTTACCG</w:t>
            </w:r>
          </w:p>
        </w:tc>
        <w:tc>
          <w:tcPr>
            <w:tcW w:w="1276" w:type="dxa"/>
            <w:shd w:val="clear" w:color="000000" w:fill="8000FF"/>
            <w:noWrap/>
            <w:vAlign w:val="bottom"/>
            <w:hideMark/>
          </w:tcPr>
          <w:p w14:paraId="21184424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AFACCA1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8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42891521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0A181F88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31387A94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J015-R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5EC347FF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TCATAAAGACGGTACTCCTCAGC</w:t>
            </w:r>
          </w:p>
        </w:tc>
        <w:tc>
          <w:tcPr>
            <w:tcW w:w="1276" w:type="dxa"/>
            <w:shd w:val="clear" w:color="000000" w:fill="FFFCB5"/>
            <w:noWrap/>
            <w:vAlign w:val="bottom"/>
            <w:hideMark/>
          </w:tcPr>
          <w:p w14:paraId="04ADDF60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D5F2245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7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65B273FA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2DB677F8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5A7E527C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LTJ015-R2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3B2F5416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AGTAGAAGACTAACCAGCCTTGC</w:t>
            </w:r>
          </w:p>
        </w:tc>
        <w:tc>
          <w:tcPr>
            <w:tcW w:w="1276" w:type="dxa"/>
            <w:shd w:val="clear" w:color="000000" w:fill="FFFCB5"/>
            <w:noWrap/>
            <w:vAlign w:val="bottom"/>
            <w:hideMark/>
          </w:tcPr>
          <w:p w14:paraId="21B99F32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91CF46A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8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16D969A4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4A037E7B" w14:textId="77777777" w:rsidTr="007D4327">
        <w:trPr>
          <w:trHeight w:val="300"/>
        </w:trPr>
        <w:tc>
          <w:tcPr>
            <w:tcW w:w="10221" w:type="dxa"/>
            <w:gridSpan w:val="5"/>
            <w:shd w:val="clear" w:color="auto" w:fill="auto"/>
            <w:noWrap/>
            <w:vAlign w:val="bottom"/>
            <w:hideMark/>
          </w:tcPr>
          <w:p w14:paraId="4C253232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Integron</w:t>
            </w:r>
          </w:p>
        </w:tc>
      </w:tr>
      <w:tr w:rsidR="001530B5" w:rsidRPr="006A0148" w14:paraId="3BF23F85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0318181E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intI-F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4E61EBCC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AGCTCTCGGGTAACATCAAGG</w:t>
            </w:r>
          </w:p>
        </w:tc>
        <w:tc>
          <w:tcPr>
            <w:tcW w:w="1276" w:type="dxa"/>
            <w:shd w:val="clear" w:color="000000" w:fill="FFFCB5"/>
            <w:noWrap/>
            <w:vAlign w:val="bottom"/>
            <w:hideMark/>
          </w:tcPr>
          <w:p w14:paraId="1D9FD418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798652D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9, 10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4C6E3BA0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5D7F9B21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577B955A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as4-cat-R3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3B1D74D6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CAAACATGAAAGCCATCACAAACG</w:t>
            </w:r>
          </w:p>
        </w:tc>
        <w:tc>
          <w:tcPr>
            <w:tcW w:w="1276" w:type="dxa"/>
            <w:shd w:val="clear" w:color="000000" w:fill="FF0080"/>
            <w:noWrap/>
            <w:vAlign w:val="bottom"/>
            <w:hideMark/>
          </w:tcPr>
          <w:p w14:paraId="74181918" w14:textId="77777777" w:rsidR="001530B5" w:rsidRPr="006A0148" w:rsidRDefault="001530B5" w:rsidP="007D4327">
            <w:pPr>
              <w:rPr>
                <w:color w:val="FF0080"/>
                <w:sz w:val="22"/>
                <w:szCs w:val="22"/>
                <w:lang w:val="fr-CA" w:bidi="ar-SA"/>
              </w:rPr>
            </w:pPr>
            <w:r w:rsidRPr="006A0148">
              <w:rPr>
                <w:color w:val="FF008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B87A860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9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7E53520C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445F85CE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036F3C19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ISCR-F2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5D614F44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GGAAACTCAGCACCCATTGCC</w:t>
            </w:r>
          </w:p>
        </w:tc>
        <w:tc>
          <w:tcPr>
            <w:tcW w:w="1276" w:type="dxa"/>
            <w:shd w:val="clear" w:color="000000" w:fill="FF0080"/>
            <w:noWrap/>
            <w:vAlign w:val="bottom"/>
            <w:hideMark/>
          </w:tcPr>
          <w:p w14:paraId="792AC8C7" w14:textId="77777777" w:rsidR="001530B5" w:rsidRPr="006A0148" w:rsidRDefault="001530B5" w:rsidP="007D4327">
            <w:pPr>
              <w:rPr>
                <w:color w:val="FF0080"/>
                <w:sz w:val="22"/>
                <w:szCs w:val="22"/>
                <w:lang w:val="fr-CA" w:bidi="ar-SA"/>
              </w:rPr>
            </w:pPr>
            <w:r w:rsidRPr="006A0148">
              <w:rPr>
                <w:color w:val="FF008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9657BC4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1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454A099C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769EF903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1F9D0B67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Asa4-qacE-R1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66CB208B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TTGTGTAGGGCTTATTATGCACG</w:t>
            </w:r>
          </w:p>
        </w:tc>
        <w:tc>
          <w:tcPr>
            <w:tcW w:w="1276" w:type="dxa"/>
            <w:shd w:val="clear" w:color="000000" w:fill="9BBB59"/>
            <w:noWrap/>
            <w:vAlign w:val="bottom"/>
            <w:hideMark/>
          </w:tcPr>
          <w:p w14:paraId="19AC6232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 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53FC8A6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0, 11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7B01296B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his study</w:t>
            </w:r>
          </w:p>
        </w:tc>
      </w:tr>
      <w:tr w:rsidR="001530B5" w:rsidRPr="006A0148" w14:paraId="31B9C4C7" w14:textId="77777777" w:rsidTr="007D4327">
        <w:trPr>
          <w:trHeight w:val="300"/>
        </w:trPr>
        <w:tc>
          <w:tcPr>
            <w:tcW w:w="10221" w:type="dxa"/>
            <w:gridSpan w:val="5"/>
            <w:shd w:val="clear" w:color="auto" w:fill="auto"/>
            <w:noWrap/>
            <w:vAlign w:val="bottom"/>
            <w:hideMark/>
          </w:tcPr>
          <w:p w14:paraId="4BC3CDC4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Positive chromosomal control</w:t>
            </w:r>
          </w:p>
        </w:tc>
      </w:tr>
      <w:tr w:rsidR="001530B5" w:rsidRPr="006A0148" w14:paraId="5D9901EF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3EBEC156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i/>
                <w:iCs/>
                <w:color w:val="000000"/>
                <w:sz w:val="22"/>
                <w:szCs w:val="22"/>
                <w:lang w:val="fr-CA" w:bidi="ar-SA"/>
              </w:rPr>
              <w:t>tapA</w:t>
            </w: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F</w:t>
            </w:r>
          </w:p>
        </w:tc>
        <w:tc>
          <w:tcPr>
            <w:tcW w:w="3827" w:type="dxa"/>
            <w:shd w:val="clear" w:color="auto" w:fill="auto"/>
            <w:noWrap/>
            <w:vAlign w:val="bottom"/>
            <w:hideMark/>
          </w:tcPr>
          <w:p w14:paraId="370BDF2D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CATGAAGAAGCAATCAGGC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D7DA081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NA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78368EE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2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475D33CC" w14:textId="77777777" w:rsidR="001530B5" w:rsidRPr="006A0148" w:rsidRDefault="001530B5" w:rsidP="001530B5">
            <w:pPr>
              <w:rPr>
                <w:color w:val="000000"/>
                <w:sz w:val="22"/>
                <w:szCs w:val="22"/>
                <w:lang w:val="fr-CA" w:bidi="ar-SA"/>
              </w:rPr>
            </w:pP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FYmFua3M8L0F1dGhvcj48WWVhcj4yMDA2PC9ZZWFyPjxS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FYmFua3M8L0F1dGhvcj48WWVhcj4yMDA2PC9ZZWFyPjxS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  <w:lang w:val="fr-CA" w:bidi="ar-SA"/>
              </w:rPr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  <w:r>
              <w:rPr>
                <w:color w:val="000000"/>
                <w:sz w:val="22"/>
                <w:szCs w:val="22"/>
                <w:lang w:val="fr-CA" w:bidi="ar-SA"/>
              </w:rPr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  <w:lang w:val="fr-CA" w:bidi="ar-SA"/>
              </w:rPr>
              <w:t>(</w:t>
            </w:r>
            <w:hyperlink w:anchor="_ENREF_1" w:tooltip="Ebanks, 2006 #139" w:history="1">
              <w:r>
                <w:rPr>
                  <w:noProof/>
                  <w:color w:val="000000"/>
                  <w:sz w:val="22"/>
                  <w:szCs w:val="22"/>
                  <w:lang w:val="fr-CA" w:bidi="ar-SA"/>
                </w:rPr>
                <w:t>Ebanks et al. 2006</w:t>
              </w:r>
            </w:hyperlink>
            <w:r>
              <w:rPr>
                <w:noProof/>
                <w:color w:val="000000"/>
                <w:sz w:val="22"/>
                <w:szCs w:val="22"/>
                <w:lang w:val="fr-CA" w:bidi="ar-SA"/>
              </w:rPr>
              <w:t>)</w: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</w:p>
        </w:tc>
      </w:tr>
      <w:tr w:rsidR="001530B5" w:rsidRPr="006A0148" w14:paraId="199D50DF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51EC0C15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i/>
                <w:iCs/>
                <w:color w:val="000000"/>
                <w:sz w:val="22"/>
                <w:szCs w:val="22"/>
                <w:lang w:val="fr-CA" w:bidi="ar-SA"/>
              </w:rPr>
              <w:t>tapA</w:t>
            </w:r>
            <w:r w:rsidRPr="006A0148">
              <w:rPr>
                <w:color w:val="000000"/>
                <w:sz w:val="22"/>
                <w:szCs w:val="22"/>
                <w:lang w:val="fr-CA" w:bidi="ar-SA"/>
              </w:rPr>
              <w:t xml:space="preserve"> R</w:t>
            </w:r>
          </w:p>
        </w:tc>
        <w:tc>
          <w:tcPr>
            <w:tcW w:w="3827" w:type="dxa"/>
            <w:shd w:val="clear" w:color="auto" w:fill="auto"/>
            <w:noWrap/>
            <w:vAlign w:val="bottom"/>
            <w:hideMark/>
          </w:tcPr>
          <w:p w14:paraId="67986ECC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GAGGTCATGCGTTAGCAG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DDF7AE6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NA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17AADE2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2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3A6D9942" w14:textId="77777777" w:rsidR="001530B5" w:rsidRPr="006A0148" w:rsidRDefault="001530B5" w:rsidP="001530B5">
            <w:pPr>
              <w:rPr>
                <w:color w:val="000000"/>
                <w:sz w:val="22"/>
                <w:szCs w:val="22"/>
                <w:lang w:val="fr-CA" w:bidi="ar-SA"/>
              </w:rPr>
            </w:pP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FYmFua3M8L0F1dGhvcj48WWVhcj4yMDA2PC9ZZWFyPjxS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FYmFua3M8L0F1dGhvcj48WWVhcj4yMDA2PC9ZZWFyPjxS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  <w:lang w:val="fr-CA" w:bidi="ar-SA"/>
              </w:rPr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  <w:r>
              <w:rPr>
                <w:color w:val="000000"/>
                <w:sz w:val="22"/>
                <w:szCs w:val="22"/>
                <w:lang w:val="fr-CA" w:bidi="ar-SA"/>
              </w:rPr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  <w:lang w:val="fr-CA" w:bidi="ar-SA"/>
              </w:rPr>
              <w:t>(</w:t>
            </w:r>
            <w:hyperlink w:anchor="_ENREF_1" w:tooltip="Ebanks, 2006 #139" w:history="1">
              <w:r>
                <w:rPr>
                  <w:noProof/>
                  <w:color w:val="000000"/>
                  <w:sz w:val="22"/>
                  <w:szCs w:val="22"/>
                  <w:lang w:val="fr-CA" w:bidi="ar-SA"/>
                </w:rPr>
                <w:t>Ebanks et al. 2006</w:t>
              </w:r>
            </w:hyperlink>
            <w:r>
              <w:rPr>
                <w:noProof/>
                <w:color w:val="000000"/>
                <w:sz w:val="22"/>
                <w:szCs w:val="22"/>
                <w:lang w:val="fr-CA" w:bidi="ar-SA"/>
              </w:rPr>
              <w:t>)</w: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</w:p>
        </w:tc>
      </w:tr>
      <w:tr w:rsidR="001530B5" w:rsidRPr="006A0148" w14:paraId="44471ED0" w14:textId="77777777" w:rsidTr="007D4327">
        <w:trPr>
          <w:trHeight w:val="300"/>
        </w:trPr>
        <w:tc>
          <w:tcPr>
            <w:tcW w:w="10221" w:type="dxa"/>
            <w:gridSpan w:val="5"/>
            <w:shd w:val="clear" w:color="auto" w:fill="auto"/>
            <w:noWrap/>
            <w:vAlign w:val="bottom"/>
            <w:hideMark/>
          </w:tcPr>
          <w:p w14:paraId="433430F6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General detection of pAsa4</w:t>
            </w:r>
            <w:r w:rsidR="00DF0D84">
              <w:rPr>
                <w:color w:val="000000"/>
                <w:sz w:val="22"/>
                <w:szCs w:val="22"/>
                <w:lang w:val="fr-CA" w:bidi="ar-SA"/>
              </w:rPr>
              <w:t xml:space="preserve"> and preliminary genotyping</w:t>
            </w:r>
            <w:bookmarkStart w:id="0" w:name="_GoBack"/>
            <w:bookmarkEnd w:id="0"/>
          </w:p>
        </w:tc>
      </w:tr>
      <w:tr w:rsidR="001530B5" w:rsidRPr="006A0148" w14:paraId="6B622B53" w14:textId="77777777" w:rsidTr="007D4327">
        <w:trPr>
          <w:trHeight w:val="300"/>
        </w:trPr>
        <w:tc>
          <w:tcPr>
            <w:tcW w:w="2142" w:type="dxa"/>
            <w:shd w:val="clear" w:color="auto" w:fill="auto"/>
            <w:noWrap/>
            <w:vAlign w:val="bottom"/>
            <w:hideMark/>
          </w:tcPr>
          <w:p w14:paraId="7775FC68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DD1-pAsa4-traG-F1</w:t>
            </w:r>
          </w:p>
        </w:tc>
        <w:tc>
          <w:tcPr>
            <w:tcW w:w="3827" w:type="dxa"/>
            <w:shd w:val="clear" w:color="auto" w:fill="auto"/>
            <w:noWrap/>
            <w:vAlign w:val="bottom"/>
            <w:hideMark/>
          </w:tcPr>
          <w:p w14:paraId="046122BD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AGGTTGCTCTGGAAAGCCTCTGA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D7E5101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NA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1F64A83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3</w:t>
            </w:r>
          </w:p>
        </w:tc>
        <w:tc>
          <w:tcPr>
            <w:tcW w:w="1984" w:type="dxa"/>
            <w:shd w:val="clear" w:color="auto" w:fill="auto"/>
            <w:noWrap/>
            <w:vAlign w:val="bottom"/>
            <w:hideMark/>
          </w:tcPr>
          <w:p w14:paraId="30955171" w14:textId="77777777" w:rsidR="001530B5" w:rsidRPr="006A0148" w:rsidRDefault="001530B5" w:rsidP="001530B5">
            <w:pPr>
              <w:rPr>
                <w:color w:val="000000"/>
                <w:sz w:val="22"/>
                <w:szCs w:val="22"/>
                <w:lang w:val="fr-CA" w:bidi="ar-SA"/>
              </w:rPr>
            </w:pP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WaW5jZW50PC9BdXRob3I+PFllYXI+MjAxNDwvWWVhcj48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WaW5jZW50PC9BdXRob3I+PFllYXI+MjAxNDwvWWVhcj48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  <w:lang w:val="fr-CA" w:bidi="ar-SA"/>
              </w:rPr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  <w:r>
              <w:rPr>
                <w:color w:val="000000"/>
                <w:sz w:val="22"/>
                <w:szCs w:val="22"/>
                <w:lang w:val="fr-CA" w:bidi="ar-SA"/>
              </w:rPr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  <w:lang w:val="fr-CA" w:bidi="ar-SA"/>
              </w:rPr>
              <w:t>(</w:t>
            </w:r>
            <w:hyperlink w:anchor="_ENREF_2" w:tooltip="Vincent, 2014 #859" w:history="1">
              <w:r>
                <w:rPr>
                  <w:noProof/>
                  <w:color w:val="000000"/>
                  <w:sz w:val="22"/>
                  <w:szCs w:val="22"/>
                  <w:lang w:val="fr-CA" w:bidi="ar-SA"/>
                </w:rPr>
                <w:t>Vincent et al. 2014</w:t>
              </w:r>
            </w:hyperlink>
            <w:r>
              <w:rPr>
                <w:noProof/>
                <w:color w:val="000000"/>
                <w:sz w:val="22"/>
                <w:szCs w:val="22"/>
                <w:lang w:val="fr-CA" w:bidi="ar-SA"/>
              </w:rPr>
              <w:t>)</w: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</w:p>
        </w:tc>
      </w:tr>
      <w:tr w:rsidR="001530B5" w:rsidRPr="006A0148" w14:paraId="5FDD6CF9" w14:textId="77777777" w:rsidTr="001530B5">
        <w:trPr>
          <w:trHeight w:val="30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4EFBC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DD2-pAsa4-traG-R1</w:t>
            </w:r>
          </w:p>
        </w:tc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DDE62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TGTGGATGCCTGTGCTCTCCATTA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91C55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NA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0D4B4" w14:textId="77777777" w:rsidR="001530B5" w:rsidRPr="006A0148" w:rsidRDefault="001530B5" w:rsidP="007D4327">
            <w:pPr>
              <w:jc w:val="center"/>
              <w:rPr>
                <w:color w:val="000000"/>
                <w:sz w:val="22"/>
                <w:szCs w:val="22"/>
                <w:lang w:val="fr-CA" w:bidi="ar-SA"/>
              </w:rPr>
            </w:pPr>
            <w:r w:rsidRPr="006A0148">
              <w:rPr>
                <w:color w:val="000000"/>
                <w:sz w:val="22"/>
                <w:szCs w:val="22"/>
                <w:lang w:val="fr-CA" w:bidi="ar-SA"/>
              </w:rPr>
              <w:t>13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CBF8E" w14:textId="77777777" w:rsidR="001530B5" w:rsidRPr="006A0148" w:rsidRDefault="001530B5" w:rsidP="007D4327">
            <w:pPr>
              <w:rPr>
                <w:color w:val="000000"/>
                <w:sz w:val="22"/>
                <w:szCs w:val="22"/>
                <w:lang w:val="fr-CA" w:bidi="ar-SA"/>
              </w:rPr>
            </w:pP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WaW5jZW50PC9BdXRob3I+PFllYXI+MjAxNDwvWWVhcj48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begin">
                <w:fldData xml:space="preserve">PEVuZE5vdGU+PENpdGU+PEF1dGhvcj5WaW5jZW50PC9BdXRob3I+PFllYXI+MjAxNDwvWWVhcj48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</w:fldData>
              </w:fldChar>
            </w:r>
            <w:r>
              <w:rPr>
                <w:color w:val="000000"/>
                <w:sz w:val="22"/>
                <w:szCs w:val="22"/>
                <w:lang w:val="fr-CA" w:bidi="ar-SA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  <w:lang w:val="fr-CA" w:bidi="ar-SA"/>
              </w:rPr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  <w:r>
              <w:rPr>
                <w:color w:val="000000"/>
                <w:sz w:val="22"/>
                <w:szCs w:val="22"/>
                <w:lang w:val="fr-CA" w:bidi="ar-SA"/>
              </w:rPr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separate"/>
            </w:r>
            <w:r>
              <w:rPr>
                <w:color w:val="000000"/>
                <w:sz w:val="22"/>
                <w:szCs w:val="22"/>
                <w:lang w:val="fr-CA" w:bidi="ar-SA"/>
              </w:rPr>
              <w:t>(</w:t>
            </w:r>
            <w:hyperlink w:anchor="_ENREF_2" w:tooltip="Vincent, 2014 #859" w:history="1">
              <w:r w:rsidRPr="001530B5">
                <w:rPr>
                  <w:rStyle w:val="Lienhypertexte"/>
                  <w:sz w:val="22"/>
                  <w:szCs w:val="22"/>
                  <w:lang w:val="fr-CA" w:bidi="ar-SA"/>
                </w:rPr>
                <w:t>Vincent et al. 2014</w:t>
              </w:r>
            </w:hyperlink>
            <w:r>
              <w:rPr>
                <w:color w:val="000000"/>
                <w:sz w:val="22"/>
                <w:szCs w:val="22"/>
                <w:lang w:val="fr-CA" w:bidi="ar-SA"/>
              </w:rPr>
              <w:t>)</w:t>
            </w:r>
            <w:r>
              <w:rPr>
                <w:color w:val="000000"/>
                <w:sz w:val="22"/>
                <w:szCs w:val="22"/>
                <w:lang w:val="fr-CA" w:bidi="ar-SA"/>
              </w:rPr>
              <w:fldChar w:fldCharType="end"/>
            </w:r>
          </w:p>
        </w:tc>
      </w:tr>
    </w:tbl>
    <w:p w14:paraId="4CAA63BF" w14:textId="77777777" w:rsidR="001530B5" w:rsidRDefault="001530B5"/>
    <w:p w14:paraId="3FC187AE" w14:textId="77777777" w:rsidR="001530B5" w:rsidRDefault="001530B5">
      <w:r>
        <w:t>References for this table</w:t>
      </w:r>
    </w:p>
    <w:p w14:paraId="7E7EEA42" w14:textId="77777777" w:rsidR="001530B5" w:rsidRDefault="001530B5"/>
    <w:p w14:paraId="65EDF430" w14:textId="77777777" w:rsidR="001530B5" w:rsidRDefault="001530B5" w:rsidP="001530B5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>
        <w:rPr>
          <w:noProof/>
        </w:rPr>
        <w:t xml:space="preserve">Ebanks RO, Knickle LC, Goguen M, Boyd JM, Pinto DM, Reith M, and Ross NW. 2006. Expression of and secretion through the </w:t>
      </w:r>
      <w:r w:rsidRPr="001530B5">
        <w:rPr>
          <w:i/>
          <w:noProof/>
        </w:rPr>
        <w:t>Aeromonas salmonicida</w:t>
      </w:r>
      <w:r>
        <w:rPr>
          <w:noProof/>
        </w:rPr>
        <w:t xml:space="preserve"> type III secretion system.</w:t>
      </w:r>
      <w:r w:rsidRPr="001530B5">
        <w:rPr>
          <w:i/>
          <w:noProof/>
        </w:rPr>
        <w:t xml:space="preserve"> Microbiology</w:t>
      </w:r>
      <w:r>
        <w:rPr>
          <w:noProof/>
        </w:rPr>
        <w:t xml:space="preserve"> 152:1275-1286. 152/5/1275 [pii]10.1099/mic.0.28485-0</w:t>
      </w:r>
      <w:bookmarkEnd w:id="1"/>
    </w:p>
    <w:p w14:paraId="74BDCC59" w14:textId="77777777" w:rsidR="001530B5" w:rsidRDefault="001530B5" w:rsidP="001530B5">
      <w:pPr>
        <w:ind w:left="720" w:hanging="720"/>
        <w:rPr>
          <w:noProof/>
        </w:rPr>
      </w:pPr>
      <w:bookmarkStart w:id="2" w:name="_ENREF_2"/>
      <w:r>
        <w:rPr>
          <w:noProof/>
        </w:rPr>
        <w:t xml:space="preserve">Vincent AT, Trudel MV, Paquet VE, Boyle B, Tanaka KH, Dallaire-Dufresne S, Daher RK, Frenette M, Derome N, and Charette SJ. 2014. Detection of variants of the pRAS3, pAB5S9, and pSN254 plasmids in </w:t>
      </w:r>
      <w:r w:rsidRPr="001530B5">
        <w:rPr>
          <w:i/>
          <w:noProof/>
        </w:rPr>
        <w:t>Aeromonas salmonicida</w:t>
      </w:r>
      <w:r>
        <w:rPr>
          <w:noProof/>
        </w:rPr>
        <w:t xml:space="preserve"> subsp. </w:t>
      </w:r>
      <w:r w:rsidRPr="001530B5">
        <w:rPr>
          <w:i/>
          <w:noProof/>
        </w:rPr>
        <w:t>salmonicida</w:t>
      </w:r>
      <w:r>
        <w:rPr>
          <w:noProof/>
        </w:rPr>
        <w:t>: multidrug resistance, interspecies exchanges, and plasmid reshaping.</w:t>
      </w:r>
      <w:r w:rsidRPr="001530B5">
        <w:rPr>
          <w:i/>
          <w:noProof/>
        </w:rPr>
        <w:t xml:space="preserve"> Antimicrobial Agents and Chemotherapy</w:t>
      </w:r>
      <w:r>
        <w:rPr>
          <w:noProof/>
        </w:rPr>
        <w:t xml:space="preserve"> 58:7367-7374. 10.1128/AAC.03730-14</w:t>
      </w:r>
      <w:bookmarkEnd w:id="2"/>
    </w:p>
    <w:p w14:paraId="3055564A" w14:textId="77777777" w:rsidR="001530B5" w:rsidRDefault="001530B5" w:rsidP="001530B5">
      <w:pPr>
        <w:rPr>
          <w:noProof/>
        </w:rPr>
      </w:pPr>
    </w:p>
    <w:p w14:paraId="54DC1459" w14:textId="77777777" w:rsidR="00246A1B" w:rsidRDefault="001530B5">
      <w:r>
        <w:fldChar w:fldCharType="end"/>
      </w:r>
    </w:p>
    <w:sectPr w:rsidR="00246A1B" w:rsidSect="00246A1B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7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p02xdar69tt9kerdwrv0pv3zwdxap5xvarz&quot;&gt;REFS&lt;record-ids&gt;&lt;item&gt;139&lt;/item&gt;&lt;item&gt;859&lt;/item&gt;&lt;/record-ids&gt;&lt;/item&gt;&lt;/Libraries&gt;"/>
  </w:docVars>
  <w:rsids>
    <w:rsidRoot w:val="001530B5"/>
    <w:rsid w:val="001530B5"/>
    <w:rsid w:val="00246A1B"/>
    <w:rsid w:val="00DF0D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5D69379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30B5"/>
    <w:rPr>
      <w:rFonts w:eastAsia="Times New Roman"/>
      <w:lang w:eastAsia="fr-FR" w:bidi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1530B5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30B5"/>
    <w:rPr>
      <w:rFonts w:eastAsia="Times New Roman"/>
      <w:lang w:eastAsia="fr-FR" w:bidi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1530B5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408</Words>
  <Characters>1999</Characters>
  <Application>Microsoft Macintosh Word</Application>
  <DocSecurity>0</DocSecurity>
  <Lines>199</Lines>
  <Paragraphs>200</Paragraphs>
  <ScaleCrop>false</ScaleCrop>
  <Company>Université Laval</Company>
  <LinksUpToDate>false</LinksUpToDate>
  <CharactersWithSpaces>22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erine Tanaka</dc:creator>
  <cp:keywords/>
  <dc:description/>
  <cp:lastModifiedBy>Katherine Tanaka</cp:lastModifiedBy>
  <cp:revision>2</cp:revision>
  <dcterms:created xsi:type="dcterms:W3CDTF">2016-05-11T15:55:00Z</dcterms:created>
  <dcterms:modified xsi:type="dcterms:W3CDTF">2016-09-02T19:06:00Z</dcterms:modified>
</cp:coreProperties>
</file>